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234BC7" w14:textId="5019E029" w:rsidR="003D2A46" w:rsidRPr="003D2A46" w:rsidRDefault="003D2A46" w:rsidP="003D2A46">
      <w:pPr>
        <w:shd w:val="clear" w:color="auto" w:fill="FFFFFF"/>
        <w:spacing w:before="100" w:beforeAutospacing="1" w:after="100" w:afterAutospacing="1" w:line="240" w:lineRule="auto"/>
        <w:jc w:val="both"/>
        <w:rPr>
          <w:rFonts w:ascii="Times New Roman" w:hAnsi="Times New Roman" w:cs="Times New Roman"/>
        </w:rPr>
      </w:pPr>
      <w:r w:rsidRPr="003D2A46">
        <w:rPr>
          <w:rFonts w:ascii="Times New Roman" w:hAnsi="Times New Roman" w:cs="Times New Roman"/>
        </w:rPr>
        <w:t>We thank the reviewers for their time and expertise considering this study. We appreciate your insights and have made the recommended adjustments to aid in clarity of findings and in rationale for the work. The revisions include more discussion of GDF15 in relation to chronic stress to rationalize the dexamethasone arm of the study, revision of plots to better illustrate sampling time points, clarification of statistical methods used in the body, inclusion of unadjusted data for tolerance testing, and improvements in the introduction and discussion for clarity. The specific requests are listed point-by-point by reviewer below.</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60705848"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w:t>
      </w:r>
      <w:proofErr w:type="spellStart"/>
      <w:r w:rsidRPr="00967C1D">
        <w:rPr>
          <w:rFonts w:ascii="Times New Roman" w:hAnsi="Times New Roman" w:cs="Times New Roman"/>
          <w:color w:val="242424"/>
          <w:shd w:val="clear" w:color="auto" w:fill="FFFFFF"/>
        </w:rPr>
        <w:t>phenomemons</w:t>
      </w:r>
      <w:proofErr w:type="spellEnd"/>
      <w:r w:rsidRPr="00967C1D">
        <w:rPr>
          <w:rFonts w:ascii="Times New Roman" w:hAnsi="Times New Roman" w:cs="Times New Roman"/>
          <w:color w:val="242424"/>
          <w:shd w:val="clear" w:color="auto" w:fill="FFFFFF"/>
        </w:rPr>
        <w:fldChar w:fldCharType="begin"/>
      </w:r>
      <w:r w:rsidR="00B003F0">
        <w:rPr>
          <w:rFonts w:ascii="Times New Roman" w:hAnsi="Times New Roman" w:cs="Times New Roman"/>
          <w:color w:val="242424"/>
          <w:shd w:val="clear" w:color="auto" w:fill="FFFFFF"/>
        </w:rPr>
        <w:instrText xml:space="preserve"> ADDIN ZOTERO_ITEM CSL_CITATION {"citationID":"Fh8hVmDy","properties":{"formattedCitation":"(1,2)","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B003F0" w:rsidRPr="00B003F0">
        <w:rPr>
          <w:rFonts w:ascii="Times New Roman" w:hAnsi="Times New Roman" w:cs="Times New Roman"/>
        </w:rPr>
        <w:t>(1,2)</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e believe that our data provide strong evidence that our model is consistent with other rigorous pregnancy related glycemia studies. </w:t>
      </w:r>
      <w:r w:rsidR="0054230C" w:rsidRPr="00967C1D">
        <w:rPr>
          <w:rFonts w:ascii="Times New Roman" w:hAnsi="Times New Roman" w:cs="Times New Roman"/>
          <w:color w:val="242424"/>
          <w:shd w:val="clear" w:color="auto" w:fill="FFFFFF"/>
        </w:rPr>
        <w:t>To address this in the manuscript, we made the following change:</w:t>
      </w:r>
    </w:p>
    <w:p w14:paraId="0D602769" w14:textId="66AE539A"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w:t>
      </w:r>
      <w:r w:rsidR="007A5C76">
        <w:rPr>
          <w:rFonts w:ascii="Times New Roman" w:hAnsi="Times New Roman" w:cs="Times New Roman"/>
          <w:color w:val="FF0000"/>
        </w:rPr>
        <w:t>4</w:t>
      </w:r>
      <w:r w:rsidR="00B30799">
        <w:rPr>
          <w:rFonts w:ascii="Times New Roman" w:hAnsi="Times New Roman" w:cs="Times New Roman"/>
          <w:color w:val="FF0000"/>
        </w:rPr>
        <w:t>0</w:t>
      </w:r>
      <w:r w:rsidR="007A5C76">
        <w:rPr>
          <w:rFonts w:ascii="Times New Roman" w:hAnsi="Times New Roman" w:cs="Times New Roman"/>
          <w:color w:val="FF0000"/>
        </w:rPr>
        <w:t>-24</w:t>
      </w:r>
      <w:r w:rsidR="00B30799">
        <w:rPr>
          <w:rFonts w:ascii="Times New Roman" w:hAnsi="Times New Roman" w:cs="Times New Roman"/>
          <w:color w:val="FF0000"/>
        </w:rPr>
        <w:t>1</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r w:rsidRPr="00967C1D">
        <w:rPr>
          <w:rFonts w:ascii="Times New Roman" w:hAnsi="Times New Roman" w:cs="Times New Roman"/>
          <w:b/>
          <w:bCs/>
          <w:color w:val="242424"/>
          <w:shd w:val="clear" w:color="auto" w:fill="FFFFFF"/>
        </w:rPr>
        <w:t>Figure 2 D &amp; E: If dexamethasone in drinking water reduces insulin tolerance why does fasting glucose tend to be lower?</w:t>
      </w:r>
    </w:p>
    <w:p w14:paraId="6BD1AB6D" w14:textId="66D50C44"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00253892">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fldChar w:fldCharType="begin"/>
      </w:r>
      <w:r w:rsidR="00B003F0">
        <w:rPr>
          <w:rFonts w:ascii="Times New Roman" w:hAnsi="Times New Roman" w:cs="Times New Roman"/>
          <w:color w:val="242424"/>
          <w:shd w:val="clear" w:color="auto" w:fill="FFFFFF"/>
        </w:rPr>
        <w:instrText xml:space="preserve"> ADDIN ZOTERO_ITEM CSL_CITATION {"citationID":"kyE3S9h6","properties":{"formattedCitation":"(3)","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B003F0" w:rsidRPr="00B003F0">
        <w:rPr>
          <w:rFonts w:ascii="Times New Roman" w:hAnsi="Times New Roman" w:cs="Times New Roman"/>
        </w:rPr>
        <w:t>(3)</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r w:rsidR="00253892" w:rsidRPr="00967C1D">
        <w:rPr>
          <w:rFonts w:ascii="Times New Roman" w:hAnsi="Times New Roman" w:cs="Times New Roman"/>
          <w:color w:val="242424"/>
          <w:shd w:val="clear" w:color="auto" w:fill="FFFFFF"/>
        </w:rPr>
        <w:t>reflects</w:t>
      </w:r>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reduced insulin-resistance associated 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w:t>
      </w:r>
      <w:proofErr w:type="gramStart"/>
      <w:r w:rsidRPr="00967C1D">
        <w:rPr>
          <w:rFonts w:ascii="Times New Roman" w:hAnsi="Times New Roman" w:cs="Times New Roman"/>
          <w:color w:val="242424"/>
          <w:shd w:val="clear" w:color="auto" w:fill="FFFFFF"/>
        </w:rPr>
        <w:t>are</w:t>
      </w:r>
      <w:proofErr w:type="gramEnd"/>
      <w:r w:rsidRPr="00967C1D">
        <w:rPr>
          <w:rFonts w:ascii="Times New Roman" w:hAnsi="Times New Roman" w:cs="Times New Roman"/>
          <w:color w:val="242424"/>
          <w:shd w:val="clear" w:color="auto" w:fill="FFFFFF"/>
        </w:rPr>
        <w:t xml:space="preserve"> still of significant interest to the field. However, there are some aspects of the paper where the rationale is </w:t>
      </w:r>
      <w:proofErr w:type="gramStart"/>
      <w:r w:rsidRPr="00967C1D">
        <w:rPr>
          <w:rFonts w:ascii="Times New Roman" w:hAnsi="Times New Roman" w:cs="Times New Roman"/>
          <w:color w:val="242424"/>
          <w:shd w:val="clear" w:color="auto" w:fill="FFFFFF"/>
        </w:rPr>
        <w:t>unclear</w:t>
      </w:r>
      <w:proofErr w:type="gramEnd"/>
      <w:r w:rsidRPr="00967C1D">
        <w:rPr>
          <w:rFonts w:ascii="Times New Roman" w:hAnsi="Times New Roman" w:cs="Times New Roman"/>
          <w:color w:val="242424"/>
          <w:shd w:val="clear" w:color="auto" w:fill="FFFFFF"/>
        </w:rPr>
        <w:t xml:space="preserve">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lastRenderedPageBreak/>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xml:space="preserve">)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w:t>
      </w:r>
      <w:proofErr w:type="gramStart"/>
      <w:r w:rsidRPr="00967C1D">
        <w:rPr>
          <w:rFonts w:ascii="Times New Roman" w:hAnsi="Times New Roman" w:cs="Times New Roman"/>
          <w:b/>
          <w:bCs/>
          <w:color w:val="242424"/>
          <w:shd w:val="clear" w:color="auto" w:fill="FFFFFF"/>
        </w:rPr>
        <w:t>pregnancy,</w:t>
      </w:r>
      <w:proofErr w:type="gramEnd"/>
      <w:r w:rsidRPr="00967C1D">
        <w:rPr>
          <w:rFonts w:ascii="Times New Roman" w:hAnsi="Times New Roman" w:cs="Times New Roman"/>
          <w:b/>
          <w:bCs/>
          <w:color w:val="242424"/>
          <w:shd w:val="clear" w:color="auto" w:fill="FFFFFF"/>
        </w:rPr>
        <w:t xml:space="preserve"> however this is generally secondary to obesity in the human population, and as such a diet induced obese model would seem more appropriate for this study.</w:t>
      </w:r>
    </w:p>
    <w:p w14:paraId="1F9731C9" w14:textId="4E6F5122"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325746" w:rsidRPr="00967C1D">
        <w:rPr>
          <w:rFonts w:ascii="Times New Roman" w:hAnsi="Times New Roman" w:cs="Times New Roman"/>
        </w:rPr>
        <w:t>has previously used dexamethasone</w:t>
      </w:r>
      <w:r w:rsidR="000E6C16" w:rsidRPr="00967C1D">
        <w:rPr>
          <w:rFonts w:ascii="Times New Roman" w:hAnsi="Times New Roman" w:cs="Times New Roman"/>
        </w:rPr>
        <w:t xml:space="preserve"> as it is a more specific GR agonist, and not subject to HPA downregulation (such as models of chronic intermittent stress).  Therefore we consider this</w:t>
      </w:r>
      <w:r w:rsidR="00234134" w:rsidRPr="00967C1D">
        <w:rPr>
          <w:rFonts w:ascii="Times New Roman" w:hAnsi="Times New Roman" w:cs="Times New Roman"/>
        </w:rPr>
        <w:t xml:space="preserve"> a more consistent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0E6C16" w:rsidRPr="00967C1D">
        <w:rPr>
          <w:rFonts w:ascii="Times New Roman" w:hAnsi="Times New Roman" w:cs="Times New Roman"/>
        </w:rPr>
        <w:t>maternal</w:t>
      </w:r>
      <w:r w:rsidR="00325746" w:rsidRPr="00967C1D">
        <w:rPr>
          <w:rFonts w:ascii="Times New Roman" w:hAnsi="Times New Roman" w:cs="Times New Roman"/>
        </w:rPr>
        <w:t xml:space="preserve"> stress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2lNDrvT4","properties":{"formattedCitation":"(4)","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B003F0" w:rsidRPr="00B003F0">
        <w:rPr>
          <w:rFonts w:ascii="Times New Roman" w:hAnsi="Times New Roman" w:cs="Times New Roman"/>
        </w:rPr>
        <w:t>(4)</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cgmTae31","properties":{"formattedCitation":"(5)","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B003F0" w:rsidRPr="00B003F0">
        <w:rPr>
          <w:rFonts w:ascii="Times New Roman" w:hAnsi="Times New Roman" w:cs="Times New Roman"/>
        </w:rPr>
        <w:t>(5)</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KVAHyhWM","properties":{"formattedCitation":"(6,7)","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B003F0" w:rsidRPr="00B003F0">
        <w:rPr>
          <w:rFonts w:ascii="Times New Roman" w:hAnsi="Times New Roman" w:cs="Times New Roman"/>
        </w:rPr>
        <w:t>(6,7)</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AFatG1H1","properties":{"formattedCitation":"(8)","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B003F0" w:rsidRPr="00B003F0">
        <w:rPr>
          <w:rFonts w:ascii="Times New Roman" w:hAnsi="Times New Roman" w:cs="Times New Roman"/>
        </w:rPr>
        <w:t>(8)</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4E5A3382" w14:textId="2BBDEEE2" w:rsidR="007E61FB" w:rsidRPr="00967C1D" w:rsidRDefault="007E18CE" w:rsidP="00A70289">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5F2BFC">
        <w:rPr>
          <w:rFonts w:ascii="Times New Roman" w:hAnsi="Times New Roman" w:cs="Times New Roman"/>
          <w:color w:val="FF0000"/>
        </w:rPr>
        <w:t>10</w:t>
      </w:r>
      <w:r w:rsidR="007B5E7C">
        <w:rPr>
          <w:rFonts w:ascii="Times New Roman" w:hAnsi="Times New Roman" w:cs="Times New Roman"/>
          <w:color w:val="FF0000"/>
        </w:rPr>
        <w:t>0</w:t>
      </w:r>
      <w:r w:rsidR="005F2BFC">
        <w:rPr>
          <w:rFonts w:ascii="Times New Roman" w:hAnsi="Times New Roman" w:cs="Times New Roman"/>
          <w:color w:val="FF0000"/>
        </w:rPr>
        <w:t>-10</w:t>
      </w:r>
      <w:r w:rsidR="007B5E7C">
        <w:rPr>
          <w:rFonts w:ascii="Times New Roman" w:hAnsi="Times New Roman" w:cs="Times New Roman"/>
          <w:color w:val="FF0000"/>
        </w:rPr>
        <w:t>8</w:t>
      </w:r>
      <w:r w:rsidR="007E61FB" w:rsidRPr="00967C1D">
        <w:rPr>
          <w:rFonts w:ascii="Times New Roman" w:hAnsi="Times New Roman" w:cs="Times New Roman"/>
          <w:color w:val="FF0000"/>
        </w:rPr>
        <w:t>:</w:t>
      </w:r>
      <w:r w:rsidR="00EA4D49" w:rsidRPr="00967C1D">
        <w:rPr>
          <w:rFonts w:ascii="Times New Roman" w:hAnsi="Times New Roman" w:cs="Times New Roman"/>
          <w:color w:val="FF0000"/>
        </w:rPr>
        <w:t xml:space="preserve"> </w:t>
      </w:r>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w:t>
      </w:r>
      <w:proofErr w:type="gramStart"/>
      <w:r w:rsidR="007E61FB" w:rsidRPr="00967C1D">
        <w:rPr>
          <w:rFonts w:ascii="Times New Roman" w:hAnsi="Times New Roman" w:cs="Times New Roman"/>
          <w:color w:val="FF0000"/>
        </w:rPr>
        <w:t>during the course of</w:t>
      </w:r>
      <w:proofErr w:type="gramEnd"/>
      <w:r w:rsidR="007E61FB" w:rsidRPr="00967C1D">
        <w:rPr>
          <w:rFonts w:ascii="Times New Roman" w:hAnsi="Times New Roman" w:cs="Times New Roman"/>
          <w:color w:val="FF0000"/>
        </w:rPr>
        <w:t xml:space="preserve"> healthy murine pregnancy, including effects on weight gain, food intake, insulin sensitivity, and neonatal outcomes.</w:t>
      </w:r>
      <w:r w:rsidR="003C4EF7" w:rsidRPr="00967C1D">
        <w:rPr>
          <w:rFonts w:ascii="Times New Roman" w:hAnsi="Times New Roman" w:cs="Times New Roman"/>
          <w:color w:val="FF0000"/>
        </w:rPr>
        <w:t>”</w:t>
      </w:r>
    </w:p>
    <w:p w14:paraId="37E613BA" w14:textId="77777777" w:rsidR="001C2618" w:rsidRPr="00967C1D" w:rsidRDefault="001C2618" w:rsidP="001C2618">
      <w:pPr>
        <w:rPr>
          <w:rFonts w:ascii="Times New Roman" w:hAnsi="Times New Roman" w:cs="Times New Roman"/>
          <w:b/>
          <w:bCs/>
        </w:rPr>
      </w:pPr>
    </w:p>
    <w:p w14:paraId="1FA5E6A0" w14:textId="37B0B1EF"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w:t>
      </w:r>
      <w:proofErr w:type="gramStart"/>
      <w:r w:rsidRPr="00967C1D">
        <w:rPr>
          <w:rFonts w:ascii="Times New Roman" w:hAnsi="Times New Roman" w:cs="Times New Roman"/>
          <w:b/>
          <w:bCs/>
          <w:color w:val="242424"/>
          <w:shd w:val="clear" w:color="auto" w:fill="FFFFFF"/>
        </w:rPr>
        <w:t>2E, and</w:t>
      </w:r>
      <w:proofErr w:type="gramEnd"/>
      <w:r w:rsidRPr="00967C1D">
        <w:rPr>
          <w:rFonts w:ascii="Times New Roman" w:hAnsi="Times New Roman" w:cs="Times New Roman"/>
          <w:b/>
          <w:bCs/>
          <w:color w:val="242424"/>
          <w:shd w:val="clear" w:color="auto" w:fill="FFFFFF"/>
        </w:rPr>
        <w:t xml:space="preserve"> allow for interpretation of the actual glycemic state of the mice. </w:t>
      </w:r>
    </w:p>
    <w:p w14:paraId="29792FD3" w14:textId="6A6118D8" w:rsidR="00974C19" w:rsidRPr="00967C1D" w:rsidRDefault="002A6770" w:rsidP="00974C19">
      <w:pPr>
        <w:rPr>
          <w:rFonts w:ascii="Times New Roman" w:hAnsi="Times New Roman" w:cs="Times New Roman"/>
        </w:rPr>
      </w:pPr>
      <w:r w:rsidRPr="00967C1D">
        <w:rPr>
          <w:rFonts w:ascii="Times New Roman" w:hAnsi="Times New Roman" w:cs="Times New Roman"/>
        </w:rPr>
        <w:t>We included the raw glucose curves for both experiments below. As you can see, we see more pronounced insulin resistance in the dex</w:t>
      </w:r>
      <w:r w:rsidR="00253892">
        <w:rPr>
          <w:rFonts w:ascii="Times New Roman" w:hAnsi="Times New Roman" w:cs="Times New Roman"/>
        </w:rPr>
        <w:t>amethasone</w:t>
      </w:r>
      <w:r w:rsidRPr="00967C1D">
        <w:rPr>
          <w:rFonts w:ascii="Times New Roman" w:hAnsi="Times New Roman" w:cs="Times New Roman"/>
        </w:rPr>
        <w:t>-treated dams. We see a greater rate of glucose drop in the pregnant animals compared to non-pregnant.</w:t>
      </w:r>
      <w:r w:rsidR="00974C19" w:rsidRPr="00967C1D">
        <w:rPr>
          <w:rFonts w:ascii="Times New Roman" w:hAnsi="Times New Roman" w:cs="Times New Roman"/>
        </w:rPr>
        <w:t xml:space="preserve"> </w:t>
      </w:r>
      <w:r w:rsidR="00974C19">
        <w:rPr>
          <w:rFonts w:ascii="Times New Roman" w:hAnsi="Times New Roman" w:cs="Times New Roman"/>
        </w:rPr>
        <w:t xml:space="preserve"> We believe there is a distinction between insulin resistance (as shown as a percent change from baseline, as we show in Figures 2A and 2D) and fasting glucose level (as shown in Figures 2B and E), which we wanted to highlight in the manuscript. </w:t>
      </w:r>
      <w:r w:rsidR="00041ACC">
        <w:rPr>
          <w:rFonts w:ascii="Times New Roman" w:hAnsi="Times New Roman" w:cs="Times New Roman"/>
        </w:rPr>
        <w:t xml:space="preserve">We find that </w:t>
      </w:r>
      <w:r w:rsidR="00253892">
        <w:rPr>
          <w:rFonts w:ascii="Times New Roman" w:hAnsi="Times New Roman" w:cs="Times New Roman"/>
        </w:rPr>
        <w:t xml:space="preserve">using </w:t>
      </w:r>
      <w:r w:rsidR="00041ACC">
        <w:rPr>
          <w:rFonts w:ascii="Times New Roman" w:hAnsi="Times New Roman" w:cs="Times New Roman"/>
        </w:rPr>
        <w:t>linear mixed effect modeling</w:t>
      </w:r>
      <w:r w:rsidR="00253892">
        <w:rPr>
          <w:rFonts w:ascii="Times New Roman" w:hAnsi="Times New Roman" w:cs="Times New Roman"/>
        </w:rPr>
        <w:t>, the</w:t>
      </w:r>
      <w:r w:rsidR="00041ACC">
        <w:rPr>
          <w:rFonts w:ascii="Times New Roman" w:hAnsi="Times New Roman" w:cs="Times New Roman"/>
        </w:rPr>
        <w:t xml:space="preserve"> p-values were not significant for effect of time and of genotype or interaction in either the relative or raw glucose curves.</w:t>
      </w:r>
      <w:r w:rsidR="00974C19">
        <w:rPr>
          <w:rFonts w:ascii="Times New Roman" w:hAnsi="Times New Roman" w:cs="Times New Roman"/>
        </w:rPr>
        <w:t xml:space="preserve"> </w:t>
      </w:r>
      <w:commentRangeStart w:id="0"/>
      <w:commentRangeStart w:id="1"/>
      <w:proofErr w:type="gramStart"/>
      <w:r w:rsidR="00974C19">
        <w:rPr>
          <w:rFonts w:ascii="Times New Roman" w:hAnsi="Times New Roman" w:cs="Times New Roman"/>
        </w:rPr>
        <w:t>That being said, if</w:t>
      </w:r>
      <w:proofErr w:type="gramEnd"/>
      <w:r w:rsidR="00974C19">
        <w:rPr>
          <w:rFonts w:ascii="Times New Roman" w:hAnsi="Times New Roman" w:cs="Times New Roman"/>
        </w:rPr>
        <w:t xml:space="preserve"> the reviewer and editor </w:t>
      </w:r>
      <w:r w:rsidR="005303E2">
        <w:rPr>
          <w:rFonts w:ascii="Times New Roman" w:hAnsi="Times New Roman" w:cs="Times New Roman"/>
        </w:rPr>
        <w:t>prefer,</w:t>
      </w:r>
      <w:r w:rsidR="00974C19">
        <w:rPr>
          <w:rFonts w:ascii="Times New Roman" w:hAnsi="Times New Roman" w:cs="Times New Roman"/>
        </w:rPr>
        <w:t xml:space="preserve"> we are happy to include the figures below in the supplementary figures.</w:t>
      </w:r>
      <w:commentRangeEnd w:id="0"/>
      <w:r w:rsidR="00974C19">
        <w:rPr>
          <w:rStyle w:val="CommentReference"/>
        </w:rPr>
        <w:commentReference w:id="0"/>
      </w:r>
      <w:commentRangeEnd w:id="1"/>
      <w:r w:rsidR="00041ACC">
        <w:rPr>
          <w:rStyle w:val="CommentReference"/>
        </w:rPr>
        <w:commentReference w:id="1"/>
      </w:r>
    </w:p>
    <w:p w14:paraId="3A305017" w14:textId="292C68BA" w:rsidR="002A6770" w:rsidRPr="00967C1D" w:rsidRDefault="002A6770" w:rsidP="002A6770">
      <w:pPr>
        <w:rPr>
          <w:rFonts w:ascii="Times New Roman" w:hAnsi="Times New Roman" w:cs="Times New Roman"/>
        </w:rPr>
      </w:pP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lastRenderedPageBreak/>
        <w:drawing>
          <wp:anchor distT="0" distB="0" distL="114300" distR="114300" simplePos="0" relativeHeight="251658240" behindDoc="0" locked="0" layoutInCell="1" allowOverlap="1" wp14:anchorId="1297AE4A" wp14:editId="7F60BEBD">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03A9A3AA">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p>
    <w:p w14:paraId="7912AFA5" w14:textId="7A0CC1BB" w:rsidR="001C591D" w:rsidRPr="00967C1D" w:rsidRDefault="00211A5F" w:rsidP="00CB34EE">
      <w:pPr>
        <w:rPr>
          <w:rFonts w:ascii="Times New Roman" w:hAnsi="Times New Roman" w:cs="Times New Roman"/>
        </w:rPr>
      </w:pPr>
      <w:r>
        <w:rPr>
          <w:rFonts w:ascii="Times New Roman" w:hAnsi="Times New Roman" w:cs="Times New Roman"/>
        </w:rPr>
        <w:t xml:space="preserve">We apologize for this confusion. </w:t>
      </w:r>
      <w:r w:rsidR="00CB34EE" w:rsidRPr="00967C1D">
        <w:rPr>
          <w:rFonts w:ascii="Times New Roman" w:hAnsi="Times New Roman" w:cs="Times New Roman"/>
        </w:rPr>
        <w:t xml:space="preserve">The method used in 2C is </w:t>
      </w:r>
      <w:proofErr w:type="gramStart"/>
      <w:r w:rsidR="00CB34EE" w:rsidRPr="00967C1D">
        <w:rPr>
          <w:rFonts w:ascii="Times New Roman" w:hAnsi="Times New Roman" w:cs="Times New Roman"/>
        </w:rPr>
        <w:t>two</w:t>
      </w:r>
      <w:proofErr w:type="gramEnd"/>
      <w:r w:rsidR="00CB34EE" w:rsidRPr="00967C1D">
        <w:rPr>
          <w:rFonts w:ascii="Times New Roman" w:hAnsi="Times New Roman" w:cs="Times New Roman"/>
        </w:rPr>
        <w:t xml:space="preserve">-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00CB34EE" w:rsidRPr="00967C1D">
        <w:rPr>
          <w:rFonts w:ascii="Times New Roman" w:hAnsi="Times New Roman" w:cs="Times New Roman"/>
        </w:rPr>
        <w:t xml:space="preserve">, assessing the effect of time of collection (ZT1 vs ZT 13) and pregnancy status. The test revealed a significant effect of pregnancy (p=0.007), but not of time (p=0.98). </w:t>
      </w:r>
      <w:r w:rsidR="001C591D" w:rsidRPr="00967C1D">
        <w:rPr>
          <w:rFonts w:ascii="Times New Roman" w:hAnsi="Times New Roman" w:cs="Times New Roman"/>
        </w:rPr>
        <w:t>There was no evidence of interaction (p=0.48).</w:t>
      </w:r>
      <w:r w:rsidR="00CB34EE"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00CB34EE" w:rsidRPr="00967C1D">
        <w:rPr>
          <w:rFonts w:ascii="Times New Roman" w:hAnsi="Times New Roman" w:cs="Times New Roman"/>
        </w:rPr>
        <w:t>below,</w:t>
      </w:r>
      <w:r w:rsidR="00CB34EE" w:rsidRPr="00967C1D">
        <w:rPr>
          <w:rFonts w:ascii="Times New Roman" w:hAnsi="Times New Roman" w:cs="Times New Roman"/>
        </w:rPr>
        <w:br/>
      </w:r>
    </w:p>
    <w:p w14:paraId="47B5D5CD" w14:textId="77777777" w:rsidR="001C1553" w:rsidRDefault="001C1553" w:rsidP="001C591D">
      <w:pPr>
        <w:ind w:left="360"/>
        <w:rPr>
          <w:rFonts w:ascii="Times New Roman" w:hAnsi="Times New Roman" w:cs="Times New Roman"/>
          <w:color w:val="FF0000"/>
        </w:rPr>
      </w:pPr>
      <w:r>
        <w:rPr>
          <w:rFonts w:ascii="Times New Roman" w:hAnsi="Times New Roman" w:cs="Times New Roman"/>
          <w:color w:val="FF0000"/>
        </w:rPr>
        <w:t>L</w:t>
      </w:r>
      <w:r w:rsidR="001C591D" w:rsidRPr="006B77E6">
        <w:rPr>
          <w:rFonts w:ascii="Times New Roman" w:hAnsi="Times New Roman" w:cs="Times New Roman"/>
          <w:color w:val="FF0000"/>
        </w:rPr>
        <w:t xml:space="preserve">ine </w:t>
      </w:r>
      <w:r w:rsidR="00B84DD9">
        <w:rPr>
          <w:rFonts w:ascii="Times New Roman" w:hAnsi="Times New Roman" w:cs="Times New Roman"/>
          <w:color w:val="FF0000"/>
        </w:rPr>
        <w:t>2</w:t>
      </w:r>
      <w:r>
        <w:rPr>
          <w:rFonts w:ascii="Times New Roman" w:hAnsi="Times New Roman" w:cs="Times New Roman"/>
          <w:color w:val="FF0000"/>
        </w:rPr>
        <w:t>42</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dL)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 but does not differ based on collection time (p=0.98).”</w:t>
      </w:r>
      <w:r w:rsidR="00132817" w:rsidRPr="006B77E6">
        <w:rPr>
          <w:rFonts w:ascii="Times New Roman" w:hAnsi="Times New Roman" w:cs="Times New Roman"/>
          <w:color w:val="FF0000"/>
        </w:rPr>
        <w:t xml:space="preserve"> </w:t>
      </w:r>
    </w:p>
    <w:p w14:paraId="2737D2F0" w14:textId="172DEF95" w:rsidR="00CB34EE" w:rsidRPr="003C15AC" w:rsidRDefault="001C1553" w:rsidP="003C15AC">
      <w:pPr>
        <w:ind w:left="360"/>
        <w:rPr>
          <w:rFonts w:ascii="Times New Roman" w:hAnsi="Times New Roman" w:cs="Times New Roman"/>
          <w:color w:val="FF0000"/>
        </w:rPr>
      </w:pPr>
      <w:r>
        <w:rPr>
          <w:rFonts w:ascii="Times New Roman" w:hAnsi="Times New Roman" w:cs="Times New Roman"/>
          <w:color w:val="FF0000"/>
        </w:rPr>
        <w:t xml:space="preserve">Figure 2 legend: </w:t>
      </w:r>
      <w:r w:rsidRPr="006B77E6">
        <w:rPr>
          <w:rFonts w:ascii="Times New Roman" w:hAnsi="Times New Roman" w:cs="Times New Roman"/>
          <w:color w:val="FF0000"/>
        </w:rPr>
        <w:t>“</w:t>
      </w:r>
      <w:r w:rsidRPr="00967C1D">
        <w:rPr>
          <w:rFonts w:ascii="Times New Roman" w:hAnsi="Times New Roman" w:cs="Times New Roman"/>
          <w:color w:val="FF0000"/>
        </w:rPr>
        <w:t xml:space="preserve">Figure 2C) GDF15 levels at ZT1 and ZT13 in pregnant and non-pregnant females, assessed by </w:t>
      </w:r>
      <w:proofErr w:type="gramStart"/>
      <w:r w:rsidRPr="00967C1D">
        <w:rPr>
          <w:rFonts w:ascii="Times New Roman" w:hAnsi="Times New Roman" w:cs="Times New Roman"/>
          <w:color w:val="FF0000"/>
        </w:rPr>
        <w:t>two way</w:t>
      </w:r>
      <w:proofErr w:type="gramEnd"/>
      <w:r w:rsidRPr="00967C1D">
        <w:rPr>
          <w:rFonts w:ascii="Times New Roman" w:hAnsi="Times New Roman" w:cs="Times New Roman"/>
          <w:color w:val="FF0000"/>
        </w:rPr>
        <w:t xml:space="preserve"> </w:t>
      </w:r>
      <w:proofErr w:type="spellStart"/>
      <w:r w:rsidRPr="00967C1D">
        <w:rPr>
          <w:rFonts w:ascii="Times New Roman" w:hAnsi="Times New Roman" w:cs="Times New Roman"/>
          <w:color w:val="FF0000"/>
        </w:rPr>
        <w:t>anova</w:t>
      </w:r>
      <w:proofErr w:type="spellEnd"/>
      <w:r w:rsidRPr="00967C1D">
        <w:rPr>
          <w:rFonts w:ascii="Times New Roman" w:hAnsi="Times New Roman" w:cs="Times New Roman"/>
          <w:color w:val="FF0000"/>
        </w:rPr>
        <w:t xml:space="preserve"> for effect of time and of pregnancy status.”</w:t>
      </w:r>
      <w:r w:rsidR="00132817" w:rsidRPr="006B77E6">
        <w:rPr>
          <w:rFonts w:ascii="Times New Roman" w:hAnsi="Times New Roman" w:cs="Times New Roman"/>
          <w:color w:val="FF0000"/>
        </w:rPr>
        <w:br/>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64A3AEC1" w14:textId="77777777" w:rsidR="00A70289" w:rsidRPr="00967C1D" w:rsidRDefault="002A6770" w:rsidP="00A70289">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6636AE66" w:rsidR="00513B72" w:rsidRPr="00967C1D" w:rsidRDefault="002A6770" w:rsidP="00A70289">
      <w:pPr>
        <w:ind w:left="360"/>
        <w:rPr>
          <w:rFonts w:ascii="Times New Roman" w:hAnsi="Times New Roman" w:cs="Times New Roman"/>
          <w:b/>
          <w:bCs/>
        </w:rPr>
      </w:pPr>
      <w:r w:rsidRPr="00967C1D">
        <w:rPr>
          <w:rFonts w:ascii="Times New Roman" w:hAnsi="Times New Roman" w:cs="Times New Roman"/>
          <w:b/>
          <w:bCs/>
        </w:rPr>
        <w:br/>
      </w:r>
      <w:r w:rsidRPr="00FC13A8">
        <w:rPr>
          <w:rFonts w:ascii="Times New Roman" w:hAnsi="Times New Roman" w:cs="Times New Roman"/>
          <w:color w:val="FF0000"/>
        </w:rPr>
        <w:t>line 2</w:t>
      </w:r>
      <w:r w:rsidR="003C15AC" w:rsidRPr="00FC13A8">
        <w:rPr>
          <w:rFonts w:ascii="Times New Roman" w:hAnsi="Times New Roman" w:cs="Times New Roman"/>
          <w:color w:val="FF0000"/>
        </w:rPr>
        <w:t>72-273</w:t>
      </w:r>
      <w:r w:rsidRPr="00FC13A8">
        <w:rPr>
          <w:rFonts w:ascii="Times New Roman" w:hAnsi="Times New Roman" w:cs="Times New Roman"/>
          <w:color w:val="FF0000"/>
        </w:rPr>
        <w:t>:</w:t>
      </w:r>
      <w:r w:rsidRPr="00967C1D">
        <w:rPr>
          <w:rFonts w:ascii="Times New Roman" w:hAnsi="Times New Roman" w:cs="Times New Roman"/>
          <w:b/>
          <w:bCs/>
          <w:color w:val="FF0000"/>
        </w:rPr>
        <w:t xml:space="preserve">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21DC91BA" w:rsidR="0013052D" w:rsidRPr="00967C1D" w:rsidRDefault="00851352" w:rsidP="00851352">
      <w:pPr>
        <w:rPr>
          <w:rFonts w:ascii="Times New Roman" w:hAnsi="Times New Roman" w:cs="Times New Roman"/>
        </w:rPr>
      </w:pPr>
      <w:commentRangeStart w:id="2"/>
      <w:commentRangeStart w:id="3"/>
      <w:r w:rsidRPr="00967C1D">
        <w:rPr>
          <w:rFonts w:ascii="Times New Roman" w:hAnsi="Times New Roman" w:cs="Times New Roman"/>
        </w:rPr>
        <w:t xml:space="preserve">We recalculated the postnatal weight loss as a percentage of delivery day and saw that the variability is still large. </w:t>
      </w:r>
      <w:r w:rsidR="00D5402D">
        <w:rPr>
          <w:rFonts w:ascii="Times New Roman" w:hAnsi="Times New Roman" w:cs="Times New Roman"/>
        </w:rPr>
        <w:t xml:space="preserve">The change to the body text now reads, </w:t>
      </w:r>
      <w:r w:rsidRPr="00967C1D">
        <w:rPr>
          <w:rFonts w:ascii="Times New Roman" w:hAnsi="Times New Roman" w:cs="Times New Roman"/>
        </w:rPr>
        <w:t xml:space="preserve"> </w:t>
      </w:r>
      <w:commentRangeEnd w:id="2"/>
      <w:r w:rsidR="00211A5F">
        <w:rPr>
          <w:rStyle w:val="CommentReference"/>
        </w:rPr>
        <w:commentReference w:id="2"/>
      </w:r>
      <w:commentRangeEnd w:id="3"/>
      <w:r w:rsidR="00253892">
        <w:rPr>
          <w:rStyle w:val="CommentReference"/>
        </w:rPr>
        <w:commentReference w:id="3"/>
      </w:r>
    </w:p>
    <w:p w14:paraId="5E23B8AF" w14:textId="44BEFF8D"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t>Lines</w:t>
      </w:r>
      <w:r w:rsidR="00DB0508">
        <w:rPr>
          <w:rFonts w:ascii="Times New Roman" w:hAnsi="Times New Roman" w:cs="Times New Roman"/>
          <w:color w:val="FF0000"/>
        </w:rPr>
        <w:t xml:space="preserve"> 2</w:t>
      </w:r>
      <w:r w:rsidR="008D3682">
        <w:rPr>
          <w:rFonts w:ascii="Times New Roman" w:hAnsi="Times New Roman" w:cs="Times New Roman"/>
          <w:color w:val="FF0000"/>
        </w:rPr>
        <w:t>7</w:t>
      </w:r>
      <w:r w:rsidR="00DB0508">
        <w:rPr>
          <w:rFonts w:ascii="Times New Roman" w:hAnsi="Times New Roman" w:cs="Times New Roman"/>
          <w:color w:val="FF0000"/>
        </w:rPr>
        <w:t>4</w:t>
      </w:r>
      <w:r w:rsidR="008D3682">
        <w:rPr>
          <w:rFonts w:ascii="Times New Roman" w:hAnsi="Times New Roman" w:cs="Times New Roman"/>
          <w:color w:val="FF0000"/>
        </w:rPr>
        <w:t>-276</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lastRenderedPageBreak/>
        <w:t>For fig 5C, what is the p value? Text states p=0.05, figure legend states *p&lt;0.05. Given alpha is set at 0.05, p=0.05 is not actually significant.</w:t>
      </w:r>
    </w:p>
    <w:p w14:paraId="133BD944" w14:textId="06F93C33" w:rsidR="0030481C" w:rsidRPr="00967C1D" w:rsidRDefault="0030481C" w:rsidP="0030481C">
      <w:pPr>
        <w:ind w:left="360"/>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commentRangeStart w:id="4"/>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16FD7269"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w:t>
      </w:r>
      <w:r w:rsidR="00253892">
        <w:rPr>
          <w:rFonts w:ascii="Times New Roman" w:hAnsi="Times New Roman" w:cs="Times New Roman"/>
        </w:rPr>
        <w:t xml:space="preserve">dam </w:t>
      </w:r>
      <w:r w:rsidRPr="00967C1D">
        <w:rPr>
          <w:rFonts w:ascii="Times New Roman" w:hAnsi="Times New Roman" w:cs="Times New Roman"/>
        </w:rPr>
        <w:t>body weight</w:t>
      </w:r>
      <w:r w:rsidR="00CD0C99" w:rsidRPr="00967C1D">
        <w:rPr>
          <w:rFonts w:ascii="Times New Roman" w:hAnsi="Times New Roman" w:cs="Times New Roman"/>
        </w:rPr>
        <w:t xml:space="preserve">, and </w:t>
      </w:r>
      <w:r w:rsidR="00253892">
        <w:rPr>
          <w:rFonts w:ascii="Times New Roman" w:hAnsi="Times New Roman" w:cs="Times New Roman"/>
        </w:rPr>
        <w:t xml:space="preserve">dam </w:t>
      </w:r>
      <w:r w:rsidR="00CD0C99" w:rsidRPr="00967C1D">
        <w:rPr>
          <w:rFonts w:ascii="Times New Roman" w:hAnsi="Times New Roman" w:cs="Times New Roman"/>
        </w:rPr>
        <w:t>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w:t>
      </w:r>
      <w:r w:rsidR="00253892">
        <w:rPr>
          <w:rFonts w:ascii="Times New Roman" w:hAnsi="Times New Roman" w:cs="Times New Roman"/>
        </w:rPr>
        <w:t xml:space="preserve"> and times</w:t>
      </w:r>
      <w:r w:rsidR="00CD0C99" w:rsidRPr="00967C1D">
        <w:rPr>
          <w:rFonts w:ascii="Times New Roman" w:hAnsi="Times New Roman" w:cs="Times New Roman"/>
        </w:rPr>
        <w:t xml:space="preserve"> of </w:t>
      </w:r>
      <w:r w:rsidR="00253892">
        <w:rPr>
          <w:rFonts w:ascii="Times New Roman" w:hAnsi="Times New Roman" w:cs="Times New Roman"/>
        </w:rPr>
        <w:t xml:space="preserve">data </w:t>
      </w:r>
      <w:r w:rsidR="00CD0C99" w:rsidRPr="00967C1D">
        <w:rPr>
          <w:rFonts w:ascii="Times New Roman" w:hAnsi="Times New Roman" w:cs="Times New Roman"/>
        </w:rPr>
        <w:t xml:space="preserve">collection. </w:t>
      </w:r>
      <w:commentRangeEnd w:id="4"/>
      <w:r w:rsidR="00253892">
        <w:rPr>
          <w:rStyle w:val="CommentReference"/>
        </w:rPr>
        <w:commentReference w:id="4"/>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More complete labelling would be helpful.</w:t>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 xml:space="preserve">I strongly applaud the authors for their use of gender neural language "expectant parents" in the </w:t>
      </w:r>
      <w:proofErr w:type="gramStart"/>
      <w:r w:rsidRPr="00967C1D">
        <w:rPr>
          <w:rFonts w:ascii="Times New Roman" w:hAnsi="Times New Roman" w:cs="Times New Roman"/>
          <w:b/>
          <w:bCs/>
          <w:color w:val="242424"/>
          <w:shd w:val="clear" w:color="auto" w:fill="FFFFFF"/>
        </w:rPr>
        <w:t>discussion, but</w:t>
      </w:r>
      <w:proofErr w:type="gramEnd"/>
      <w:r w:rsidRPr="00967C1D">
        <w:rPr>
          <w:rFonts w:ascii="Times New Roman" w:hAnsi="Times New Roman" w:cs="Times New Roman"/>
          <w:b/>
          <w:bCs/>
          <w:color w:val="242424"/>
          <w:shd w:val="clear" w:color="auto" w:fill="FFFFFF"/>
        </w:rPr>
        <w:t xml:space="preserve"> suggest "expectant gestational parents" may be more accurate and avoid confusion.</w:t>
      </w:r>
    </w:p>
    <w:p w14:paraId="2DB7F23B" w14:textId="62311EB2"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p>
    <w:p w14:paraId="219F2873" w14:textId="26E75C77" w:rsidR="004E5A09" w:rsidRDefault="004E5A09" w:rsidP="004E5A09">
      <w:pPr>
        <w:ind w:left="360"/>
        <w:rPr>
          <w:rFonts w:ascii="Times New Roman" w:hAnsi="Times New Roman" w:cs="Times New Roman"/>
          <w:color w:val="FF0000"/>
        </w:rPr>
      </w:pPr>
      <w:r>
        <w:rPr>
          <w:rFonts w:ascii="Times New Roman" w:hAnsi="Times New Roman" w:cs="Times New Roman"/>
          <w:color w:val="FF0000"/>
        </w:rPr>
        <w:t>Line 6</w:t>
      </w:r>
      <w:r w:rsidR="00FC13A8">
        <w:rPr>
          <w:rFonts w:ascii="Times New Roman" w:hAnsi="Times New Roman" w:cs="Times New Roman"/>
          <w:color w:val="FF0000"/>
        </w:rPr>
        <w:t>4</w:t>
      </w:r>
      <w:r>
        <w:rPr>
          <w:rFonts w:ascii="Times New Roman" w:hAnsi="Times New Roman" w:cs="Times New Roman"/>
          <w:color w:val="FF0000"/>
        </w:rPr>
        <w:t>-66: “</w:t>
      </w:r>
      <w:r w:rsidRPr="004E5A09">
        <w:rPr>
          <w:rFonts w:ascii="Times New Roman" w:hAnsi="Times New Roman" w:cs="Times New Roman"/>
          <w:color w:val="FF0000"/>
        </w:rPr>
        <w:t xml:space="preserve">During human pregnancy, GDF15 increases across gestation and peaks during the third trimester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QEVGHvog","properties":{"formattedCitation":"(9\\uc0\\u8211{}12)","plainCitation":"(9–12)","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kern w:val="0"/>
          <w:sz w:val="24"/>
        </w:rPr>
        <w:t>(9–12)</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w:t>
      </w:r>
      <w:r w:rsidRPr="004E5A09">
        <w:rPr>
          <w:rFonts w:ascii="Times New Roman" w:hAnsi="Times New Roman" w:cs="Times New Roman"/>
          <w:i/>
          <w:iCs/>
          <w:color w:val="FF0000"/>
        </w:rPr>
        <w:t>Gdf15</w:t>
      </w:r>
      <w:r w:rsidRPr="004E5A09">
        <w:rPr>
          <w:rFonts w:ascii="Times New Roman" w:hAnsi="Times New Roman" w:cs="Times New Roman"/>
          <w:color w:val="FF0000"/>
        </w:rPr>
        <w:t xml:space="preserve"> is heavily expressed in placental trophoblasts, is secreted into </w:t>
      </w:r>
      <w:r w:rsidRPr="004E5A09">
        <w:rPr>
          <w:rFonts w:ascii="Times New Roman" w:hAnsi="Times New Roman" w:cs="Times New Roman"/>
          <w:b/>
          <w:bCs/>
          <w:color w:val="FF0000"/>
        </w:rPr>
        <w:t>gestational parent</w:t>
      </w:r>
      <w:r w:rsidRPr="004E5A09">
        <w:rPr>
          <w:rFonts w:ascii="Times New Roman" w:hAnsi="Times New Roman" w:cs="Times New Roman"/>
          <w:color w:val="FF0000"/>
        </w:rPr>
        <w:t xml:space="preserve"> circulation, and is present in amniotic fluid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kUjf6dXh","properties":{"formattedCitation":"(11)","plainCitation":"(1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1)</w:t>
      </w:r>
      <w:r w:rsidRPr="004E5A09">
        <w:rPr>
          <w:rFonts w:ascii="Times New Roman" w:hAnsi="Times New Roman" w:cs="Times New Roman"/>
          <w:color w:val="FF0000"/>
        </w:rPr>
        <w:fldChar w:fldCharType="end"/>
      </w:r>
      <w:r w:rsidRPr="003F141D">
        <w:rPr>
          <w:rFonts w:ascii="Times New Roman" w:hAnsi="Times New Roman" w:cs="Times New Roman"/>
        </w:rPr>
        <w:t>.</w:t>
      </w:r>
      <w:r>
        <w:rPr>
          <w:rFonts w:ascii="Times New Roman" w:hAnsi="Times New Roman" w:cs="Times New Roman"/>
          <w:color w:val="FF0000"/>
        </w:rPr>
        <w:t>”</w:t>
      </w:r>
    </w:p>
    <w:p w14:paraId="32F8CB32" w14:textId="47DE766B" w:rsidR="004E5A09" w:rsidRPr="004E5A09" w:rsidRDefault="004E5A09" w:rsidP="004E5A09">
      <w:pPr>
        <w:ind w:left="360"/>
        <w:rPr>
          <w:rFonts w:ascii="Times New Roman" w:hAnsi="Times New Roman" w:cs="Times New Roman"/>
          <w:color w:val="FF0000"/>
        </w:rPr>
      </w:pPr>
      <w:r>
        <w:rPr>
          <w:rFonts w:ascii="Times New Roman" w:hAnsi="Times New Roman" w:cs="Times New Roman"/>
          <w:color w:val="FF0000"/>
        </w:rPr>
        <w:t>Lines 73-75</w:t>
      </w:r>
      <w:r w:rsidRPr="004E5A09">
        <w:rPr>
          <w:rFonts w:ascii="Times New Roman" w:hAnsi="Times New Roman" w:cs="Times New Roman"/>
          <w:color w:val="FF0000"/>
        </w:rPr>
        <w:t xml:space="preserve">:  “Pre-eclampsia has been found to be associated with reductions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asCyigVk","properties":{"formattedCitation":"(10)","plainCitation":"(10)","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0)</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increases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XGa2dAjN","properties":{"formattedCitation":"(12,13)","plainCitation":"(12,13)","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2,13)</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and no changes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jCye46Ql","properties":{"formattedCitation":"(14)","plainCitation":"(14)","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4)</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in serum GDF15 compared to non-pre-eclamptic </w:t>
      </w:r>
      <w:r w:rsidRPr="004E5A09">
        <w:rPr>
          <w:rFonts w:ascii="Times New Roman" w:hAnsi="Times New Roman" w:cs="Times New Roman"/>
          <w:b/>
          <w:bCs/>
          <w:color w:val="FF0000"/>
        </w:rPr>
        <w:t>gestational parents</w:t>
      </w:r>
      <w:r w:rsidRPr="004E5A09">
        <w:rPr>
          <w:rFonts w:ascii="Times New Roman" w:hAnsi="Times New Roman" w:cs="Times New Roman"/>
          <w:color w:val="FF0000"/>
        </w:rPr>
        <w:t>.”</w:t>
      </w:r>
    </w:p>
    <w:p w14:paraId="00E4C3C3" w14:textId="0ED53F9A" w:rsidR="00A3113E" w:rsidRDefault="00A3113E" w:rsidP="00A3517D">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87488">
        <w:rPr>
          <w:rFonts w:ascii="Times New Roman" w:hAnsi="Times New Roman" w:cs="Times New Roman"/>
          <w:color w:val="FF0000"/>
        </w:rPr>
        <w:t>3</w:t>
      </w:r>
      <w:r w:rsidR="00705395">
        <w:rPr>
          <w:rFonts w:ascii="Times New Roman" w:hAnsi="Times New Roman" w:cs="Times New Roman"/>
          <w:color w:val="FF0000"/>
        </w:rPr>
        <w:t>36-337</w:t>
      </w:r>
      <w:r w:rsidR="00A96149">
        <w:rPr>
          <w:rFonts w:ascii="Times New Roman" w:hAnsi="Times New Roman" w:cs="Times New Roman"/>
          <w:color w:val="FF0000"/>
        </w:rPr>
        <w:t>:</w:t>
      </w:r>
      <w:r w:rsidRPr="00967C1D">
        <w:rPr>
          <w:rFonts w:ascii="Times New Roman" w:hAnsi="Times New Roman" w:cs="Times New Roman"/>
          <w:color w:val="FF0000"/>
        </w:rPr>
        <w:t xml:space="preserve"> “Elevated circulating levels of GDF15 have been documented in </w:t>
      </w:r>
      <w:r w:rsidRPr="00967C1D">
        <w:rPr>
          <w:rFonts w:ascii="Times New Roman" w:hAnsi="Times New Roman" w:cs="Times New Roman"/>
          <w:b/>
          <w:bCs/>
          <w:color w:val="FF0000"/>
        </w:rPr>
        <w:t>expectant gestational parents</w:t>
      </w:r>
      <w:r w:rsidRPr="00967C1D">
        <w:rPr>
          <w:rFonts w:ascii="Times New Roman" w:hAnsi="Times New Roman" w:cs="Times New Roman"/>
          <w:color w:val="FF0000"/>
        </w:rPr>
        <w:t xml:space="preserve"> with normal weight status compared to those with obesity”</w:t>
      </w:r>
    </w:p>
    <w:p w14:paraId="2273E01D" w14:textId="0D188150" w:rsidR="00CF2457" w:rsidRPr="00967C1D" w:rsidRDefault="00F339A9" w:rsidP="00CF2457">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There are </w:t>
      </w:r>
      <w:proofErr w:type="gramStart"/>
      <w:r w:rsidRPr="00967C1D">
        <w:rPr>
          <w:rFonts w:ascii="Times New Roman" w:hAnsi="Times New Roman" w:cs="Times New Roman"/>
          <w:b/>
          <w:bCs/>
          <w:color w:val="242424"/>
          <w:shd w:val="clear" w:color="auto" w:fill="FFFFFF"/>
        </w:rPr>
        <w:t>a number of</w:t>
      </w:r>
      <w:proofErr w:type="gramEnd"/>
      <w:r w:rsidRPr="00967C1D">
        <w:rPr>
          <w:rFonts w:ascii="Times New Roman" w:hAnsi="Times New Roman" w:cs="Times New Roman"/>
          <w:b/>
          <w:bCs/>
          <w:color w:val="242424"/>
          <w:shd w:val="clear" w:color="auto" w:fill="FFFFFF"/>
        </w:rPr>
        <w:t xml:space="preserve"> sentences in both the discussion and introduction that could be edited for clarity of thought.</w:t>
      </w:r>
    </w:p>
    <w:p w14:paraId="3510418D" w14:textId="3ED41182" w:rsidR="006210A9" w:rsidRPr="007A1126" w:rsidRDefault="007A1126" w:rsidP="006E1F63">
      <w:pPr>
        <w:rPr>
          <w:rFonts w:ascii="Times New Roman" w:hAnsi="Times New Roman" w:cs="Times New Roman"/>
        </w:rPr>
      </w:pPr>
      <w:r w:rsidRPr="007A1126">
        <w:rPr>
          <w:rFonts w:ascii="Times New Roman" w:hAnsi="Times New Roman" w:cs="Times New Roman"/>
        </w:rPr>
        <w:t xml:space="preserve">We have made several revisions for clarity and </w:t>
      </w:r>
      <w:r w:rsidR="006E0E23" w:rsidRPr="007A1126">
        <w:rPr>
          <w:rFonts w:ascii="Times New Roman" w:hAnsi="Times New Roman" w:cs="Times New Roman"/>
        </w:rPr>
        <w:t>concision</w:t>
      </w:r>
      <w:r w:rsidRPr="007A1126">
        <w:rPr>
          <w:rFonts w:ascii="Times New Roman" w:hAnsi="Times New Roman" w:cs="Times New Roman"/>
        </w:rPr>
        <w:t xml:space="preserve"> in both the introduction and the discussion. </w:t>
      </w: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7D653D43" w14:textId="77777777" w:rsidR="007A1126" w:rsidRDefault="007A1126" w:rsidP="006E1F63">
      <w:pPr>
        <w:rPr>
          <w:rFonts w:ascii="Times New Roman" w:hAnsi="Times New Roman" w:cs="Times New Roman"/>
          <w:b/>
          <w:bCs/>
        </w:rPr>
      </w:pPr>
    </w:p>
    <w:p w14:paraId="3B8B3E70" w14:textId="640DB853" w:rsidR="006210A9" w:rsidRDefault="006210A9" w:rsidP="006E1F63">
      <w:pPr>
        <w:rPr>
          <w:rFonts w:ascii="Times New Roman" w:hAnsi="Times New Roman" w:cs="Times New Roman"/>
          <w:b/>
          <w:bCs/>
        </w:rPr>
      </w:pPr>
      <w:r>
        <w:rPr>
          <w:rFonts w:ascii="Times New Roman" w:hAnsi="Times New Roman" w:cs="Times New Roman"/>
          <w:b/>
          <w:bCs/>
        </w:rPr>
        <w:t>References</w:t>
      </w:r>
    </w:p>
    <w:p w14:paraId="68D7FA91" w14:textId="77777777" w:rsidR="00B003F0" w:rsidRPr="00B003F0" w:rsidRDefault="00AB3BFF" w:rsidP="00B003F0">
      <w:pPr>
        <w:pStyle w:val="Bibliography"/>
        <w:rPr>
          <w:rFonts w:ascii="Times New Roman" w:hAnsi="Times New Roman" w:cs="Times New Roman"/>
        </w:rPr>
      </w:pPr>
      <w:r>
        <w:fldChar w:fldCharType="begin"/>
      </w:r>
      <w:r w:rsidR="00B003F0">
        <w:instrText xml:space="preserve"> ADDIN ZOTERO_BIBL {"uncited":[],"omitted":[],"custom":[]} CSL_BIBLIOGRAPHY </w:instrText>
      </w:r>
      <w:r>
        <w:fldChar w:fldCharType="separate"/>
      </w:r>
      <w:r w:rsidR="00B003F0" w:rsidRPr="00B003F0">
        <w:rPr>
          <w:rFonts w:ascii="Times New Roman" w:hAnsi="Times New Roman" w:cs="Times New Roman"/>
        </w:rPr>
        <w:t xml:space="preserve">1. </w:t>
      </w:r>
      <w:r w:rsidR="00B003F0" w:rsidRPr="00B003F0">
        <w:rPr>
          <w:rFonts w:ascii="Times New Roman" w:hAnsi="Times New Roman" w:cs="Times New Roman"/>
        </w:rPr>
        <w:tab/>
        <w:t xml:space="preserve">Rossi G, Lapaczewski P, Diamond MP, Jacob RJ, Shulman GI, Sherwin RS. Inhibitory effect of pregnancy on counterregulatory hormone responses to hypoglycemia in awake rat. </w:t>
      </w:r>
      <w:r w:rsidR="00B003F0" w:rsidRPr="00B003F0">
        <w:rPr>
          <w:rFonts w:ascii="Times New Roman" w:hAnsi="Times New Roman" w:cs="Times New Roman"/>
          <w:i/>
          <w:iCs/>
        </w:rPr>
        <w:t>Diabetes</w:t>
      </w:r>
      <w:r w:rsidR="00B003F0" w:rsidRPr="00B003F0">
        <w:rPr>
          <w:rFonts w:ascii="Times New Roman" w:hAnsi="Times New Roman" w:cs="Times New Roman"/>
        </w:rPr>
        <w:t xml:space="preserve"> 1993;42(10):1440–1445.</w:t>
      </w:r>
    </w:p>
    <w:p w14:paraId="40B48A7B"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2. </w:t>
      </w:r>
      <w:r w:rsidRPr="00B003F0">
        <w:rPr>
          <w:rFonts w:ascii="Times New Roman" w:hAnsi="Times New Roman" w:cs="Times New Roman"/>
        </w:rPr>
        <w:tab/>
        <w:t xml:space="preserve">Zhang Z, Piro AL, Dai FF, Wheeler MB. Adaptive Changes in Glucose Homeostasis and Islet Function During Pregnancy: A Targeted Metabolomics Study in Mice. </w:t>
      </w:r>
      <w:r w:rsidRPr="00B003F0">
        <w:rPr>
          <w:rFonts w:ascii="Times New Roman" w:hAnsi="Times New Roman" w:cs="Times New Roman"/>
          <w:i/>
          <w:iCs/>
        </w:rPr>
        <w:t>Front. Endocrinol.</w:t>
      </w:r>
      <w:r w:rsidRPr="00B003F0">
        <w:rPr>
          <w:rFonts w:ascii="Times New Roman" w:hAnsi="Times New Roman" w:cs="Times New Roman"/>
        </w:rPr>
        <w:t xml:space="preserve"> 2022;13. doi:10.3389/fendo.2022.852149.</w:t>
      </w:r>
    </w:p>
    <w:p w14:paraId="6931698C"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3. </w:t>
      </w:r>
      <w:r w:rsidRPr="00B003F0">
        <w:rPr>
          <w:rFonts w:ascii="Times New Roman" w:hAnsi="Times New Roman" w:cs="Times New Roman"/>
        </w:rPr>
        <w:tab/>
        <w:t xml:space="preserve">Harvey I, Stephenson EJ, Redd JR, Tran QT, Hochberg I, Qi N, Bridges D. Glucocorticoid-Induced Metabolic Disturbances Are Exacerbated in Obese Male Mice. </w:t>
      </w:r>
      <w:r w:rsidRPr="00B003F0">
        <w:rPr>
          <w:rFonts w:ascii="Times New Roman" w:hAnsi="Times New Roman" w:cs="Times New Roman"/>
          <w:i/>
          <w:iCs/>
        </w:rPr>
        <w:t>Endocrinology</w:t>
      </w:r>
      <w:r w:rsidRPr="00B003F0">
        <w:rPr>
          <w:rFonts w:ascii="Times New Roman" w:hAnsi="Times New Roman" w:cs="Times New Roman"/>
        </w:rPr>
        <w:t xml:space="preserve"> 2018;159(6):2275–2287.</w:t>
      </w:r>
    </w:p>
    <w:p w14:paraId="27AB0A09"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4. </w:t>
      </w:r>
      <w:r w:rsidRPr="00B003F0">
        <w:rPr>
          <w:rFonts w:ascii="Times New Roman" w:hAnsi="Times New Roman" w:cs="Times New Roman"/>
        </w:rPr>
        <w:tab/>
        <w:t xml:space="preserve">El Habbal N, Mulcahy MC, Redd JR, Bridges D. Effects of Dexamethasone on Offspring Survival and Intrauterine Growth Restriction. </w:t>
      </w:r>
      <w:r w:rsidRPr="00B003F0">
        <w:rPr>
          <w:rFonts w:ascii="Times New Roman" w:hAnsi="Times New Roman" w:cs="Times New Roman"/>
          <w:i/>
          <w:iCs/>
        </w:rPr>
        <w:t>Journal of the Endocrine Society</w:t>
      </w:r>
      <w:r w:rsidRPr="00B003F0">
        <w:rPr>
          <w:rFonts w:ascii="Times New Roman" w:hAnsi="Times New Roman" w:cs="Times New Roman"/>
        </w:rPr>
        <w:t xml:space="preserve"> 2021;5(Supplement_1):A748–A749.</w:t>
      </w:r>
    </w:p>
    <w:p w14:paraId="67ACBD81"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5. </w:t>
      </w:r>
      <w:r w:rsidRPr="00B003F0">
        <w:rPr>
          <w:rFonts w:ascii="Times New Roman" w:hAnsi="Times New Roman" w:cs="Times New Roman"/>
        </w:rPr>
        <w:tab/>
        <w:t xml:space="preserve">Namdar Ahmadabad H, Kayvan Jafari S, Nezafat Firizi M, Abbaspour AR, Ghafoori Gharib F, Ghobadi Y, Gholizadeh S. Pregnancy outcomes following the administration of high doses of dexamethasone in early pregnancy. </w:t>
      </w:r>
      <w:r w:rsidRPr="00B003F0">
        <w:rPr>
          <w:rFonts w:ascii="Times New Roman" w:hAnsi="Times New Roman" w:cs="Times New Roman"/>
          <w:i/>
          <w:iCs/>
        </w:rPr>
        <w:t>Clin Exp Reprod Med</w:t>
      </w:r>
      <w:r w:rsidRPr="00B003F0">
        <w:rPr>
          <w:rFonts w:ascii="Times New Roman" w:hAnsi="Times New Roman" w:cs="Times New Roman"/>
        </w:rPr>
        <w:t xml:space="preserve"> 2016;43(1):15–25.</w:t>
      </w:r>
    </w:p>
    <w:p w14:paraId="68EEED94"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6. </w:t>
      </w:r>
      <w:r w:rsidRPr="00B003F0">
        <w:rPr>
          <w:rFonts w:ascii="Times New Roman" w:hAnsi="Times New Roman" w:cs="Times New Roman"/>
        </w:rPr>
        <w:tab/>
        <w:t xml:space="preserve">Lee J-Y, Park SJ, Kim SH, Kim MH. Prenatal administration of dexamethasone during early pregnancy negatively affects placental development and function in mice1. </w:t>
      </w:r>
      <w:r w:rsidRPr="00B003F0">
        <w:rPr>
          <w:rFonts w:ascii="Times New Roman" w:hAnsi="Times New Roman" w:cs="Times New Roman"/>
          <w:i/>
          <w:iCs/>
        </w:rPr>
        <w:t>Journal of Animal Science</w:t>
      </w:r>
      <w:r w:rsidRPr="00B003F0">
        <w:rPr>
          <w:rFonts w:ascii="Times New Roman" w:hAnsi="Times New Roman" w:cs="Times New Roman"/>
        </w:rPr>
        <w:t xml:space="preserve"> 2012;90(13):4846–4856.</w:t>
      </w:r>
    </w:p>
    <w:p w14:paraId="311D404D"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7. </w:t>
      </w:r>
      <w:r w:rsidRPr="00B003F0">
        <w:rPr>
          <w:rFonts w:ascii="Times New Roman" w:hAnsi="Times New Roman" w:cs="Times New Roman"/>
        </w:rPr>
        <w:tab/>
        <w:t xml:space="preserve">Vaughan OR, Sferruzzi-Perri AN, Coan PM, Fowden AL. Adaptations in Placental Phenotype Depend on Route and Timing of Maternal Dexamethasone Administration in Mice1. </w:t>
      </w:r>
      <w:r w:rsidRPr="00B003F0">
        <w:rPr>
          <w:rFonts w:ascii="Times New Roman" w:hAnsi="Times New Roman" w:cs="Times New Roman"/>
          <w:i/>
          <w:iCs/>
        </w:rPr>
        <w:t>Biology of Reproduction</w:t>
      </w:r>
      <w:r w:rsidRPr="00B003F0">
        <w:rPr>
          <w:rFonts w:ascii="Times New Roman" w:hAnsi="Times New Roman" w:cs="Times New Roman"/>
        </w:rPr>
        <w:t xml:space="preserve"> 2013;89(4):80, 1–12.</w:t>
      </w:r>
    </w:p>
    <w:p w14:paraId="4A389546"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8. </w:t>
      </w:r>
      <w:r w:rsidRPr="00B003F0">
        <w:rPr>
          <w:rFonts w:ascii="Times New Roman" w:hAnsi="Times New Roman" w:cs="Times New Roman"/>
        </w:rPr>
        <w:tab/>
        <w:t xml:space="preserve">Vaughan OR, Phillips HM, Everden AJ, Sferruzzi-Perri AN, Fowden AL. Dexamethasone treatment of pregnant F0 mice leads to parent of origin-specific changes in placental function of the F2 generation. </w:t>
      </w:r>
      <w:r w:rsidRPr="00B003F0">
        <w:rPr>
          <w:rFonts w:ascii="Times New Roman" w:hAnsi="Times New Roman" w:cs="Times New Roman"/>
          <w:i/>
          <w:iCs/>
        </w:rPr>
        <w:t>Reprod. Fertil. Dev.</w:t>
      </w:r>
      <w:r w:rsidRPr="00B003F0">
        <w:rPr>
          <w:rFonts w:ascii="Times New Roman" w:hAnsi="Times New Roman" w:cs="Times New Roman"/>
        </w:rPr>
        <w:t xml:space="preserve"> 2015;27(4):704–711.</w:t>
      </w:r>
    </w:p>
    <w:p w14:paraId="77C38D52"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9. </w:t>
      </w:r>
      <w:r w:rsidRPr="00B003F0">
        <w:rPr>
          <w:rFonts w:ascii="Times New Roman" w:hAnsi="Times New Roman" w:cs="Times New Roman"/>
        </w:rPr>
        <w:tab/>
        <w:t xml:space="preserve">Andersson-Hall U, Joelsson L, Svedin P, Mallard C, Holmäng A. Growth-differentiation-factor 15 levels in obese and healthy pregnancies: Relation to insulin resistance and insulin secretory function. </w:t>
      </w:r>
      <w:r w:rsidRPr="00B003F0">
        <w:rPr>
          <w:rFonts w:ascii="Times New Roman" w:hAnsi="Times New Roman" w:cs="Times New Roman"/>
          <w:i/>
          <w:iCs/>
        </w:rPr>
        <w:t>Clinical Endocrinology</w:t>
      </w:r>
      <w:r w:rsidRPr="00B003F0">
        <w:rPr>
          <w:rFonts w:ascii="Times New Roman" w:hAnsi="Times New Roman" w:cs="Times New Roman"/>
        </w:rPr>
        <w:t xml:space="preserve"> 2021;95(1):92–100.</w:t>
      </w:r>
    </w:p>
    <w:p w14:paraId="24117C66"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0. </w:t>
      </w:r>
      <w:r w:rsidRPr="00B003F0">
        <w:rPr>
          <w:rFonts w:ascii="Times New Roman" w:hAnsi="Times New Roman" w:cs="Times New Roman"/>
        </w:rPr>
        <w:tab/>
        <w:t xml:space="preserve">Chen Q, Wang Y, Zhao M, Hyett J, da Silva Costa F, Nie G. Serum levels of GDF15 are reduced in preeclampsia and the reduction is more profound in late-onset than early-onset cases. </w:t>
      </w:r>
      <w:r w:rsidRPr="00B003F0">
        <w:rPr>
          <w:rFonts w:ascii="Times New Roman" w:hAnsi="Times New Roman" w:cs="Times New Roman"/>
          <w:i/>
          <w:iCs/>
        </w:rPr>
        <w:t>Cytokine</w:t>
      </w:r>
      <w:r w:rsidRPr="00B003F0">
        <w:rPr>
          <w:rFonts w:ascii="Times New Roman" w:hAnsi="Times New Roman" w:cs="Times New Roman"/>
        </w:rPr>
        <w:t xml:space="preserve"> 2016;83:226–230.</w:t>
      </w:r>
    </w:p>
    <w:p w14:paraId="4DDE2766"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1. </w:t>
      </w:r>
      <w:r w:rsidRPr="00B003F0">
        <w:rPr>
          <w:rFonts w:ascii="Times New Roman" w:hAnsi="Times New Roman" w:cs="Times New Roman"/>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B003F0">
        <w:rPr>
          <w:rFonts w:ascii="Times New Roman" w:hAnsi="Times New Roman" w:cs="Times New Roman"/>
          <w:i/>
          <w:iCs/>
        </w:rPr>
        <w:t>J Clin Endocrinol Metab</w:t>
      </w:r>
      <w:r w:rsidRPr="00B003F0">
        <w:rPr>
          <w:rFonts w:ascii="Times New Roman" w:hAnsi="Times New Roman" w:cs="Times New Roman"/>
        </w:rPr>
        <w:t xml:space="preserve"> 2000;85(12):4781–4788.</w:t>
      </w:r>
    </w:p>
    <w:p w14:paraId="5E9A65CB"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2. </w:t>
      </w:r>
      <w:r w:rsidRPr="00B003F0">
        <w:rPr>
          <w:rFonts w:ascii="Times New Roman" w:hAnsi="Times New Roman" w:cs="Times New Roman"/>
        </w:rPr>
        <w:tab/>
        <w:t xml:space="preserve">Sugulle M, Dechend R, Herse F, Weedon-Fekjaer MS, Johnsen GM, Brosnihan KB, Anton L, Luft FC, Wollert KC, Kempf T, Staff AC. Circulating and Placental Growth-Differentiation Factor 15 in </w:t>
      </w:r>
      <w:r w:rsidRPr="00B003F0">
        <w:rPr>
          <w:rFonts w:ascii="Times New Roman" w:hAnsi="Times New Roman" w:cs="Times New Roman"/>
        </w:rPr>
        <w:lastRenderedPageBreak/>
        <w:t xml:space="preserve">Preeclampsia and in Pregnancy Complicated by Diabetes Mellitus. </w:t>
      </w:r>
      <w:r w:rsidRPr="00B003F0">
        <w:rPr>
          <w:rFonts w:ascii="Times New Roman" w:hAnsi="Times New Roman" w:cs="Times New Roman"/>
          <w:i/>
          <w:iCs/>
        </w:rPr>
        <w:t>Hypertension</w:t>
      </w:r>
      <w:r w:rsidRPr="00B003F0">
        <w:rPr>
          <w:rFonts w:ascii="Times New Roman" w:hAnsi="Times New Roman" w:cs="Times New Roman"/>
        </w:rPr>
        <w:t xml:space="preserve"> 2009;54(1):106–112.</w:t>
      </w:r>
    </w:p>
    <w:p w14:paraId="6440129B"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3. </w:t>
      </w:r>
      <w:r w:rsidRPr="00B003F0">
        <w:rPr>
          <w:rFonts w:ascii="Times New Roman" w:hAnsi="Times New Roman" w:cs="Times New Roman"/>
        </w:rPr>
        <w:tab/>
        <w:t xml:space="preserve">Wang L, Yang Q. Circulating Growth Differentiation Factor 15 and Preeclampsia: A Meta-Analysis. </w:t>
      </w:r>
      <w:r w:rsidRPr="00B003F0">
        <w:rPr>
          <w:rFonts w:ascii="Times New Roman" w:hAnsi="Times New Roman" w:cs="Times New Roman"/>
          <w:i/>
          <w:iCs/>
        </w:rPr>
        <w:t>Horm Metab Res</w:t>
      </w:r>
      <w:r w:rsidRPr="00B003F0">
        <w:rPr>
          <w:rFonts w:ascii="Times New Roman" w:hAnsi="Times New Roman" w:cs="Times New Roman"/>
        </w:rPr>
        <w:t xml:space="preserve"> 2022. doi:10.1055/a-1956-2961.</w:t>
      </w:r>
    </w:p>
    <w:p w14:paraId="0916B9CD"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4. </w:t>
      </w:r>
      <w:r w:rsidRPr="00B003F0">
        <w:rPr>
          <w:rFonts w:ascii="Times New Roman" w:hAnsi="Times New Roman" w:cs="Times New Roman"/>
        </w:rPr>
        <w:tab/>
        <w:t xml:space="preserve">Marjono AB, Brown DA, Horton KE, Wallace EM, Breit SN, Manuelpillai U. Macrophage Inhibitory Cytokine-1 in Gestational Tissues and Maternal Serum in Normal and Pre-eclamptic Pregnancy. </w:t>
      </w:r>
      <w:r w:rsidRPr="00B003F0">
        <w:rPr>
          <w:rFonts w:ascii="Times New Roman" w:hAnsi="Times New Roman" w:cs="Times New Roman"/>
          <w:i/>
          <w:iCs/>
        </w:rPr>
        <w:t>Placenta</w:t>
      </w:r>
      <w:r w:rsidRPr="00B003F0">
        <w:rPr>
          <w:rFonts w:ascii="Times New Roman" w:hAnsi="Times New Roman" w:cs="Times New Roman"/>
        </w:rPr>
        <w:t xml:space="preserve"> 2003;24(1):100–106.</w:t>
      </w:r>
    </w:p>
    <w:p w14:paraId="173F0336" w14:textId="117D9D2B"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ve Bridges" w:date="2024-07-26T08:48:00Z" w:initials="DB">
    <w:p w14:paraId="27BA6E74" w14:textId="77777777" w:rsidR="00974C19" w:rsidRDefault="00974C19" w:rsidP="00974C19">
      <w:r>
        <w:rPr>
          <w:rStyle w:val="CommentReference"/>
        </w:rPr>
        <w:annotationRef/>
      </w:r>
      <w:r>
        <w:rPr>
          <w:color w:val="000000"/>
          <w:sz w:val="20"/>
          <w:szCs w:val="20"/>
        </w:rPr>
        <w:t>@Molly are the stats giving the same results for the effects of insulin if we don’t baseline adjust?  It might be nice to say that the interpretations are the same.</w:t>
      </w:r>
    </w:p>
  </w:comment>
  <w:comment w:id="1" w:author="Molly C. MULCAHY" w:date="2024-07-29T16:16:00Z" w:initials="MM">
    <w:p w14:paraId="5B339769" w14:textId="77777777" w:rsidR="00041ACC" w:rsidRDefault="00041ACC" w:rsidP="00041ACC">
      <w:pPr>
        <w:pStyle w:val="CommentText"/>
      </w:pPr>
      <w:r>
        <w:rPr>
          <w:rStyle w:val="CommentReference"/>
        </w:rPr>
        <w:annotationRef/>
      </w:r>
      <w:r>
        <w:t xml:space="preserve">The p-values don’t move into significance, but they adjust a bit. Please take a look at the way I phrased it and let me know if that is confusing. </w:t>
      </w:r>
      <w:r>
        <w:br/>
      </w:r>
      <w:r>
        <w:br/>
        <w:t>MLM- raw:</w:t>
      </w:r>
      <w:r>
        <w:br/>
        <w:t>p(time)&lt;0.0001, p(geno)=0.71, fixed effect for KO = -6.37 mg/dL - no interaction</w:t>
      </w:r>
      <w:r>
        <w:br/>
      </w:r>
      <w:r>
        <w:br/>
        <w:t>MLM-rel:</w:t>
      </w:r>
    </w:p>
    <w:p w14:paraId="1FEEBF32" w14:textId="77777777" w:rsidR="00041ACC" w:rsidRDefault="00041ACC" w:rsidP="00041ACC">
      <w:pPr>
        <w:pStyle w:val="CommentText"/>
      </w:pPr>
      <w:r>
        <w:t>p(time)&lt;0.0001, p(geno)=0.21, fixed effect for KO = 10.6 mg/dL - no interaction</w:t>
      </w:r>
    </w:p>
  </w:comment>
  <w:comment w:id="2" w:author="Molly C. MULCAHY" w:date="2024-07-29T16:18:00Z" w:initials="MM">
    <w:p w14:paraId="6F4A1204" w14:textId="77777777" w:rsidR="00211A5F" w:rsidRDefault="00211A5F" w:rsidP="00211A5F">
      <w:pPr>
        <w:pStyle w:val="CommentText"/>
      </w:pPr>
      <w:r>
        <w:rPr>
          <w:rStyle w:val="CommentReference"/>
        </w:rPr>
        <w:annotationRef/>
      </w:r>
      <w:r>
        <w:t xml:space="preserve">This plot was not updated in the revised figures. </w:t>
      </w:r>
    </w:p>
  </w:comment>
  <w:comment w:id="3" w:author="Molly C. MULCAHY" w:date="2024-07-29T16:39:00Z" w:initials="MM">
    <w:p w14:paraId="01F2E6F3" w14:textId="77777777" w:rsidR="00253892" w:rsidRDefault="00253892" w:rsidP="00253892">
      <w:pPr>
        <w:pStyle w:val="CommentText"/>
      </w:pPr>
      <w:r>
        <w:rPr>
          <w:rStyle w:val="CommentReference"/>
        </w:rPr>
        <w:annotationRef/>
      </w:r>
      <w:r>
        <w:t xml:space="preserve">I resaved it in the illustrator file, so it should be okay to go now. You’ll just need to regenerate the PDFs. </w:t>
      </w:r>
    </w:p>
  </w:comment>
  <w:comment w:id="4" w:author="Molly C. MULCAHY" w:date="2024-07-29T16:40:00Z" w:initials="MM">
    <w:p w14:paraId="2DBA0300" w14:textId="77777777" w:rsidR="00253892" w:rsidRDefault="00253892" w:rsidP="00253892">
      <w:pPr>
        <w:pStyle w:val="CommentText"/>
      </w:pPr>
      <w:r>
        <w:rPr>
          <w:rStyle w:val="CommentReference"/>
        </w:rPr>
        <w:annotationRef/>
      </w:r>
      <w:r>
        <w:t>The graphs were changed in the adobe file, not yet on the PDFs (they wanted to have an x-axis label for each timepoint where data was coll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BA6E74" w15:done="0"/>
  <w15:commentEx w15:paraId="1FEEBF32" w15:paraIdParent="27BA6E74" w15:done="0"/>
  <w15:commentEx w15:paraId="6F4A1204" w15:done="1"/>
  <w15:commentEx w15:paraId="01F2E6F3" w15:paraIdParent="6F4A1204" w15:done="1"/>
  <w15:commentEx w15:paraId="2DBA030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67D5DB" w16cex:dateUtc="2024-07-26T12:48:00Z"/>
  <w16cex:commentExtensible w16cex:durableId="69888A77" w16cex:dateUtc="2024-07-29T21:16:00Z"/>
  <w16cex:commentExtensible w16cex:durableId="44DF0776" w16cex:dateUtc="2024-07-29T21:18:00Z"/>
  <w16cex:commentExtensible w16cex:durableId="3DFB6FA2" w16cex:dateUtc="2024-07-29T21:39:00Z"/>
  <w16cex:commentExtensible w16cex:durableId="2FDFD114" w16cex:dateUtc="2024-07-29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BA6E74" w16cid:durableId="4467D5DB"/>
  <w16cid:commentId w16cid:paraId="1FEEBF32" w16cid:durableId="69888A77"/>
  <w16cid:commentId w16cid:paraId="6F4A1204" w16cid:durableId="44DF0776"/>
  <w16cid:commentId w16cid:paraId="01F2E6F3" w16cid:durableId="3DFB6FA2"/>
  <w16cid:commentId w16cid:paraId="2DBA0300" w16cid:durableId="2FDFD1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656834">
    <w:abstractNumId w:val="1"/>
  </w:num>
  <w:num w:numId="2" w16cid:durableId="1497264464">
    <w:abstractNumId w:val="2"/>
  </w:num>
  <w:num w:numId="3" w16cid:durableId="1300110711">
    <w:abstractNumId w:val="0"/>
  </w:num>
  <w:num w:numId="4" w16cid:durableId="1358964904">
    <w:abstractNumId w:val="4"/>
  </w:num>
  <w:num w:numId="5" w16cid:durableId="46500516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e Bridges">
    <w15:presenceInfo w15:providerId="None" w15:userId="Dave Bridges"/>
  </w15:person>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41ACC"/>
    <w:rsid w:val="00053E36"/>
    <w:rsid w:val="000635DC"/>
    <w:rsid w:val="00077FE6"/>
    <w:rsid w:val="00080910"/>
    <w:rsid w:val="0009796F"/>
    <w:rsid w:val="000E6C16"/>
    <w:rsid w:val="00121F3C"/>
    <w:rsid w:val="0013052D"/>
    <w:rsid w:val="00132817"/>
    <w:rsid w:val="00176428"/>
    <w:rsid w:val="00176442"/>
    <w:rsid w:val="00191A10"/>
    <w:rsid w:val="001C1553"/>
    <w:rsid w:val="001C2618"/>
    <w:rsid w:val="001C591D"/>
    <w:rsid w:val="001F262F"/>
    <w:rsid w:val="00211A5F"/>
    <w:rsid w:val="002318F5"/>
    <w:rsid w:val="00234134"/>
    <w:rsid w:val="00253892"/>
    <w:rsid w:val="00283319"/>
    <w:rsid w:val="00283903"/>
    <w:rsid w:val="002A6770"/>
    <w:rsid w:val="0030481C"/>
    <w:rsid w:val="00325746"/>
    <w:rsid w:val="003C15AC"/>
    <w:rsid w:val="003C4EF7"/>
    <w:rsid w:val="003D29C7"/>
    <w:rsid w:val="003D2A46"/>
    <w:rsid w:val="004443B6"/>
    <w:rsid w:val="00447331"/>
    <w:rsid w:val="004505D7"/>
    <w:rsid w:val="00462B6C"/>
    <w:rsid w:val="004E5A09"/>
    <w:rsid w:val="00513B72"/>
    <w:rsid w:val="005303E2"/>
    <w:rsid w:val="00532D43"/>
    <w:rsid w:val="0054230C"/>
    <w:rsid w:val="00564961"/>
    <w:rsid w:val="00576DB5"/>
    <w:rsid w:val="005B2A1D"/>
    <w:rsid w:val="005B4C16"/>
    <w:rsid w:val="005E751B"/>
    <w:rsid w:val="005F2BFC"/>
    <w:rsid w:val="006210A9"/>
    <w:rsid w:val="00674514"/>
    <w:rsid w:val="00676503"/>
    <w:rsid w:val="006B77E6"/>
    <w:rsid w:val="006E0E23"/>
    <w:rsid w:val="006E1F63"/>
    <w:rsid w:val="006E43B6"/>
    <w:rsid w:val="00705395"/>
    <w:rsid w:val="007273BF"/>
    <w:rsid w:val="007646F6"/>
    <w:rsid w:val="00787488"/>
    <w:rsid w:val="007A1126"/>
    <w:rsid w:val="007A5C76"/>
    <w:rsid w:val="007B5E7C"/>
    <w:rsid w:val="007E18CE"/>
    <w:rsid w:val="007E61FB"/>
    <w:rsid w:val="00851352"/>
    <w:rsid w:val="00870C7A"/>
    <w:rsid w:val="008B7B10"/>
    <w:rsid w:val="008D04EE"/>
    <w:rsid w:val="008D1124"/>
    <w:rsid w:val="008D3682"/>
    <w:rsid w:val="008D578D"/>
    <w:rsid w:val="008E3E74"/>
    <w:rsid w:val="009056F8"/>
    <w:rsid w:val="009255E6"/>
    <w:rsid w:val="00967C1D"/>
    <w:rsid w:val="009712CC"/>
    <w:rsid w:val="00974C19"/>
    <w:rsid w:val="00974FD1"/>
    <w:rsid w:val="009A5DE8"/>
    <w:rsid w:val="009D31A3"/>
    <w:rsid w:val="00A17617"/>
    <w:rsid w:val="00A17839"/>
    <w:rsid w:val="00A3113E"/>
    <w:rsid w:val="00A3517D"/>
    <w:rsid w:val="00A620E6"/>
    <w:rsid w:val="00A70289"/>
    <w:rsid w:val="00A80B77"/>
    <w:rsid w:val="00A96149"/>
    <w:rsid w:val="00AA27CD"/>
    <w:rsid w:val="00AB3BFF"/>
    <w:rsid w:val="00AD4626"/>
    <w:rsid w:val="00AE7D5C"/>
    <w:rsid w:val="00AF49A1"/>
    <w:rsid w:val="00B003F0"/>
    <w:rsid w:val="00B30799"/>
    <w:rsid w:val="00B62E22"/>
    <w:rsid w:val="00B65974"/>
    <w:rsid w:val="00B80824"/>
    <w:rsid w:val="00B84DD9"/>
    <w:rsid w:val="00C54F67"/>
    <w:rsid w:val="00C77972"/>
    <w:rsid w:val="00CB34EE"/>
    <w:rsid w:val="00CD0C99"/>
    <w:rsid w:val="00CF0827"/>
    <w:rsid w:val="00CF2457"/>
    <w:rsid w:val="00D138CA"/>
    <w:rsid w:val="00D5402D"/>
    <w:rsid w:val="00DB0508"/>
    <w:rsid w:val="00DF380A"/>
    <w:rsid w:val="00E15B24"/>
    <w:rsid w:val="00E425F6"/>
    <w:rsid w:val="00EA3FC2"/>
    <w:rsid w:val="00EA4D49"/>
    <w:rsid w:val="00EC6DBF"/>
    <w:rsid w:val="00F339A9"/>
    <w:rsid w:val="00F72B1C"/>
    <w:rsid w:val="00FC13A8"/>
    <w:rsid w:val="00FC4644"/>
    <w:rsid w:val="00FF60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46</TotalTime>
  <Pages>6</Pages>
  <Words>7886</Words>
  <Characters>44951</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52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74</cp:revision>
  <dcterms:created xsi:type="dcterms:W3CDTF">2024-07-16T21:36:00Z</dcterms:created>
  <dcterms:modified xsi:type="dcterms:W3CDTF">2024-07-30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p32wmWX"/&gt;&lt;style id="http://www.zotero.org/styles/endocrinology" hasBibliography="1" bibliographyStyleHasBeenSet="1"/&gt;&lt;prefs&gt;&lt;pref name="fieldType" value="Field"/&gt;&lt;/prefs&gt;&lt;/data&gt;</vt:lpwstr>
  </property>
</Properties>
</file>